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47C5" w:rsidRPr="00ED75A7" w:rsidRDefault="000C47C5" w:rsidP="000C47C5">
      <w:pPr>
        <w:pStyle w:val="Heading1"/>
        <w:jc w:val="center"/>
        <w:rPr>
          <w:rStyle w:val="WW-Absatz-Standardschriftart"/>
          <w:rFonts w:ascii="Times New Roman" w:hAnsi="Times New Roman" w:cs="Times New Roman"/>
        </w:rPr>
      </w:pPr>
      <w:r w:rsidRPr="00ED75A7">
        <w:rPr>
          <w:rStyle w:val="WW-Absatz-Standardschriftart"/>
          <w:rFonts w:ascii="Times New Roman" w:hAnsi="Times New Roman" w:cs="Times New Roman"/>
        </w:rPr>
        <w:t>WEBAPPENDIX A</w:t>
      </w:r>
    </w:p>
    <w:p w:rsidR="00ED75A7" w:rsidRPr="00ED75A7" w:rsidRDefault="00ED75A7" w:rsidP="00ED75A7">
      <w:pPr>
        <w:rPr>
          <w:rFonts w:ascii="Times New Roman" w:hAnsi="Times New Roman" w:cs="Times New Roman"/>
        </w:rPr>
      </w:pPr>
    </w:p>
    <w:p w:rsidR="00ED75A7" w:rsidRPr="00ED75A7" w:rsidRDefault="00ED75A7" w:rsidP="00ED75A7">
      <w:pPr>
        <w:rPr>
          <w:rFonts w:ascii="Times New Roman" w:hAnsi="Times New Roman" w:cs="Times New Roman"/>
        </w:rPr>
      </w:pPr>
    </w:p>
    <w:p w:rsidR="00B77075" w:rsidRDefault="00ED75A7" w:rsidP="00B77075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Further information on the sample and the study sites.</w:t>
      </w:r>
      <w:proofErr w:type="gramEnd"/>
    </w:p>
    <w:p w:rsidR="00B77075" w:rsidRPr="004538F1" w:rsidRDefault="00ED75A7" w:rsidP="00B77075">
      <w:pPr>
        <w:pStyle w:val="Caption"/>
        <w:keepNext/>
        <w:rPr>
          <w:rFonts w:cs="Times New Roman"/>
          <w:sz w:val="18"/>
          <w:szCs w:val="16"/>
        </w:rPr>
      </w:pPr>
      <w:r w:rsidRPr="004538F1">
        <w:rPr>
          <w:rFonts w:cs="Times New Roman"/>
          <w:sz w:val="18"/>
          <w:szCs w:val="16"/>
        </w:rPr>
        <w:t>Table</w:t>
      </w:r>
      <w:r w:rsidR="00B77075" w:rsidRPr="004538F1">
        <w:rPr>
          <w:rFonts w:cs="Times New Roman"/>
          <w:sz w:val="18"/>
          <w:szCs w:val="16"/>
        </w:rPr>
        <w:t xml:space="preserve"> W</w:t>
      </w:r>
      <w:r w:rsidR="00B77075" w:rsidRPr="004538F1">
        <w:rPr>
          <w:rFonts w:cs="Times New Roman"/>
          <w:sz w:val="18"/>
          <w:szCs w:val="16"/>
        </w:rPr>
        <w:fldChar w:fldCharType="begin"/>
      </w:r>
      <w:r w:rsidR="00B77075" w:rsidRPr="004538F1">
        <w:rPr>
          <w:rFonts w:cs="Times New Roman"/>
          <w:sz w:val="18"/>
          <w:szCs w:val="16"/>
        </w:rPr>
        <w:instrText xml:space="preserve"> SEQ Table \* ARABIC </w:instrText>
      </w:r>
      <w:r w:rsidR="00B77075" w:rsidRPr="004538F1">
        <w:rPr>
          <w:rFonts w:cs="Times New Roman"/>
          <w:sz w:val="18"/>
          <w:szCs w:val="16"/>
        </w:rPr>
        <w:fldChar w:fldCharType="separate"/>
      </w:r>
      <w:r w:rsidR="0034236B">
        <w:rPr>
          <w:rFonts w:cs="Times New Roman"/>
          <w:noProof/>
          <w:sz w:val="18"/>
          <w:szCs w:val="16"/>
        </w:rPr>
        <w:t>1</w:t>
      </w:r>
      <w:r w:rsidR="00B77075" w:rsidRPr="004538F1">
        <w:rPr>
          <w:rFonts w:cs="Times New Roman"/>
          <w:sz w:val="18"/>
          <w:szCs w:val="16"/>
        </w:rPr>
        <w:fldChar w:fldCharType="end"/>
      </w:r>
      <w:r w:rsidR="00B77075" w:rsidRPr="004538F1">
        <w:rPr>
          <w:rFonts w:cs="Times New Roman"/>
          <w:sz w:val="18"/>
          <w:szCs w:val="16"/>
        </w:rPr>
        <w:t xml:space="preserve">: </w:t>
      </w:r>
      <w:r w:rsidR="00B77075" w:rsidRPr="004538F1">
        <w:rPr>
          <w:rFonts w:eastAsia="Times New Roman" w:cs="Times New Roman"/>
          <w:color w:val="00000A"/>
          <w:sz w:val="18"/>
          <w:szCs w:val="16"/>
        </w:rPr>
        <w:t>Sociodemographic characteristics of the study sites</w:t>
      </w:r>
    </w:p>
    <w:tbl>
      <w:tblPr>
        <w:tblW w:w="0" w:type="auto"/>
        <w:tblInd w:w="51" w:type="dxa"/>
        <w:tblLayout w:type="fixed"/>
        <w:tblCellMar>
          <w:top w:w="55" w:type="dxa"/>
          <w:left w:w="55" w:type="dxa"/>
          <w:bottom w:w="55" w:type="dxa"/>
          <w:right w:w="55" w:type="dxa"/>
        </w:tblCellMar>
        <w:tblLook w:val="0000" w:firstRow="0" w:lastRow="0" w:firstColumn="0" w:lastColumn="0" w:noHBand="0" w:noVBand="0"/>
      </w:tblPr>
      <w:tblGrid>
        <w:gridCol w:w="3244"/>
        <w:gridCol w:w="2610"/>
        <w:gridCol w:w="2610"/>
      </w:tblGrid>
      <w:tr w:rsidR="00B77075" w:rsidRPr="00ED75A7" w:rsidTr="009A2EAC">
        <w:trPr>
          <w:trHeight w:val="94"/>
        </w:trPr>
        <w:tc>
          <w:tcPr>
            <w:tcW w:w="3244" w:type="dxa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b/>
                <w:sz w:val="18"/>
                <w:szCs w:val="16"/>
              </w:rPr>
            </w:pPr>
            <w:r w:rsidRPr="004538F1">
              <w:rPr>
                <w:rFonts w:eastAsia="Times New Roman" w:cs="Times New Roman"/>
                <w:b/>
                <w:sz w:val="18"/>
                <w:szCs w:val="16"/>
              </w:rPr>
              <w:t>Characteristics</w:t>
            </w:r>
          </w:p>
        </w:tc>
        <w:tc>
          <w:tcPr>
            <w:tcW w:w="2610" w:type="dxa"/>
            <w:tcBorders>
              <w:top w:val="single" w:sz="1" w:space="0" w:color="000000"/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jc w:val="center"/>
              <w:rPr>
                <w:rFonts w:eastAsia="Times New Roman" w:cs="Times New Roman"/>
                <w:b/>
                <w:sz w:val="18"/>
                <w:szCs w:val="16"/>
              </w:rPr>
            </w:pPr>
            <w:r w:rsidRPr="004538F1">
              <w:rPr>
                <w:rFonts w:eastAsia="Times New Roman" w:cs="Times New Roman"/>
                <w:b/>
                <w:sz w:val="18"/>
                <w:szCs w:val="16"/>
              </w:rPr>
              <w:t xml:space="preserve">Altai </w:t>
            </w:r>
            <w:proofErr w:type="spellStart"/>
            <w:r w:rsidRPr="004538F1">
              <w:rPr>
                <w:rFonts w:eastAsia="Times New Roman" w:cs="Times New Roman"/>
                <w:b/>
                <w:sz w:val="18"/>
                <w:szCs w:val="16"/>
              </w:rPr>
              <w:t>Krai</w:t>
            </w:r>
            <w:proofErr w:type="spellEnd"/>
          </w:p>
        </w:tc>
        <w:tc>
          <w:tcPr>
            <w:tcW w:w="2610" w:type="dxa"/>
            <w:tcBorders>
              <w:top w:val="single" w:sz="1" w:space="0" w:color="000000"/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jc w:val="center"/>
              <w:rPr>
                <w:rFonts w:cs="Times New Roman"/>
                <w:sz w:val="18"/>
              </w:rPr>
            </w:pPr>
            <w:r w:rsidRPr="004538F1">
              <w:rPr>
                <w:rFonts w:eastAsia="Times New Roman" w:cs="Times New Roman"/>
                <w:b/>
                <w:sz w:val="18"/>
                <w:szCs w:val="16"/>
              </w:rPr>
              <w:t>Republic of Karelia</w:t>
            </w:r>
          </w:p>
        </w:tc>
      </w:tr>
      <w:tr w:rsidR="00B77075" w:rsidRPr="00ED75A7" w:rsidTr="009A2EAC">
        <w:trPr>
          <w:trHeight w:val="2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Total Population (in 2014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2,390,638 (1.66% of total Russian population) </w:t>
            </w:r>
          </w:p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Barnaul (capital): 632,848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634,402 (0.44% of total Russian population) </w:t>
            </w:r>
          </w:p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Petrozavodsk(capital): 272,101</w:t>
            </w:r>
          </w:p>
        </w:tc>
      </w:tr>
      <w:tr w:rsidR="00B77075" w:rsidRPr="00ED75A7" w:rsidTr="009A2EAC">
        <w:trPr>
          <w:trHeight w:val="101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Urban-rural population ratio (in 2014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55.76% urban,  44.24% rural 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79.18% urban,  </w:t>
            </w:r>
          </w:p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20.82% rural</w:t>
            </w:r>
          </w:p>
        </w:tc>
      </w:tr>
      <w:tr w:rsidR="00B77075" w:rsidRPr="00ED75A7" w:rsidTr="009A2EAC">
        <w:trPr>
          <w:trHeight w:val="101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Death rate (in 2013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4,2 (per 1,000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4.7 (per 1,000)</w:t>
            </w:r>
          </w:p>
        </w:tc>
      </w:tr>
      <w:tr w:rsidR="00B77075" w:rsidRPr="00ED75A7" w:rsidTr="009A2EAC">
        <w:trPr>
          <w:trHeight w:val="101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Population decline (in 2013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- 0.7%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- 2.7%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Ranking position of life quality ranking of Russian regions in 2014 (assessment of life quality was based on aggregated data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64 (out of 82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65 (out of 82)</w:t>
            </w:r>
          </w:p>
        </w:tc>
      </w:tr>
      <w:tr w:rsidR="00B77075" w:rsidRPr="00ED75A7" w:rsidTr="009A2EAC">
        <w:trPr>
          <w:trHeight w:val="101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sz w:val="18"/>
                <w:szCs w:val="16"/>
              </w:rPr>
            </w:pP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jc w:val="center"/>
              <w:rPr>
                <w:rFonts w:eastAsia="Times New Roman" w:cs="Times New Roman"/>
                <w:b/>
                <w:bCs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b/>
                <w:bCs/>
                <w:sz w:val="18"/>
                <w:szCs w:val="16"/>
              </w:rPr>
              <w:t xml:space="preserve">Barnaul </w:t>
            </w:r>
            <w:r w:rsidRPr="004538F1">
              <w:rPr>
                <w:rFonts w:eastAsia="Times New Roman" w:cs="Times New Roman"/>
                <w:sz w:val="18"/>
                <w:szCs w:val="16"/>
              </w:rPr>
              <w:t>(capital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jc w:val="center"/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b/>
                <w:bCs/>
                <w:color w:val="00000A"/>
                <w:sz w:val="18"/>
                <w:szCs w:val="16"/>
              </w:rPr>
              <w:t xml:space="preserve">Petrozavodsk </w:t>
            </w: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(capital)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Living wage per capita and month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6,565 RUB (2013)</w:t>
            </w:r>
          </w:p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7,423 RUB (2014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8,324 RUB (2013)</w:t>
            </w:r>
          </w:p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9,319 RUB (2014)</w:t>
            </w:r>
          </w:p>
        </w:tc>
      </w:tr>
      <w:tr w:rsidR="00B77075" w:rsidRPr="00ED75A7" w:rsidTr="009A2EAC">
        <w:trPr>
          <w:trHeight w:val="200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 xml:space="preserve">Average wage per capita and month 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4,752 RUB (2013)</w:t>
            </w:r>
          </w:p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7,134 RUB (2014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21,494 RUB (2013)</w:t>
            </w:r>
          </w:p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22,939 RUB (2014)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Percentage of people living below living wage 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17.6%</w:t>
            </w:r>
            <w:r w:rsidRPr="004538F1">
              <w:rPr>
                <w:rFonts w:eastAsia="Times New Roman" w:cs="Times New Roman"/>
                <w:color w:val="00000A"/>
                <w:sz w:val="18"/>
                <w:szCs w:val="16"/>
              </w:rPr>
              <w:t xml:space="preserve"> (2013)</w:t>
            </w:r>
          </w:p>
          <w:p w:rsidR="00B77075" w:rsidRPr="004538F1" w:rsidRDefault="00B77075" w:rsidP="009A2EAC">
            <w:pPr>
              <w:pStyle w:val="TableContents"/>
              <w:rPr>
                <w:rFonts w:eastAsia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eastAsia="Times New Roman" w:cs="Times New Roman"/>
                <w:sz w:val="18"/>
                <w:szCs w:val="16"/>
              </w:rPr>
              <w:t>17.0%</w:t>
            </w:r>
            <w:r w:rsidRPr="004538F1">
              <w:rPr>
                <w:rFonts w:eastAsia="Times New Roman" w:cs="Times New Roman"/>
                <w:color w:val="00000A"/>
                <w:sz w:val="18"/>
                <w:szCs w:val="16"/>
              </w:rPr>
              <w:t xml:space="preserve"> (2014)</w:t>
            </w:r>
          </w:p>
        </w:tc>
        <w:tc>
          <w:tcPr>
            <w:tcW w:w="2610" w:type="dxa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4.1% (2013)</w:t>
            </w:r>
          </w:p>
          <w:p w:rsidR="00B77075" w:rsidRPr="004538F1" w:rsidRDefault="00B77075" w:rsidP="009A2EAC">
            <w:pPr>
              <w:rPr>
                <w:rFonts w:ascii="Times New Roman" w:hAnsi="Times New Roman" w:cs="Times New Roman"/>
                <w:sz w:val="18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 14.2% (2013)</w:t>
            </w:r>
          </w:p>
        </w:tc>
      </w:tr>
      <w:tr w:rsidR="00B77075" w:rsidRPr="00ED75A7" w:rsidTr="009A2EAC">
        <w:trPr>
          <w:trHeight w:val="13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</w:rPr>
              <w:t>Market value of the Russian ruble for the assessment periods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August 2013 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 RUB ≈ 0.023 € ≈ 0.03 $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August 2014 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 RUB ≈ 0.021 € ≈ 0.028 $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September 2014 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1 RUB ≈ 0.02 € ≈ 0.026$ 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</w:rPr>
              <w:t>Alcohol and foodstuff prices</w:t>
            </w:r>
            <w:r w:rsidRPr="004538F1">
              <w:rPr>
                <w:rFonts w:ascii="Times New Roman" w:eastAsia="Times New Roman" w:hAnsi="Times New Roman" w:cs="Times New Roman"/>
                <w:sz w:val="18"/>
                <w:szCs w:val="16"/>
              </w:rPr>
              <w:t xml:space="preserve"> </w:t>
            </w:r>
            <w:r w:rsidRPr="004538F1">
              <w:rPr>
                <w:rFonts w:ascii="Times New Roman" w:eastAsia="Times New Roman" w:hAnsi="Times New Roman" w:cs="Times New Roman"/>
                <w:b/>
                <w:sz w:val="18"/>
                <w:szCs w:val="16"/>
              </w:rPr>
              <w:t>for Russia</w:t>
            </w:r>
            <w:r w:rsidRPr="004538F1">
              <w:rPr>
                <w:rFonts w:ascii="Times New Roman" w:eastAsia="Times New Roman" w:hAnsi="Times New Roman" w:cs="Times New Roman"/>
                <w:sz w:val="18"/>
                <w:szCs w:val="16"/>
              </w:rPr>
              <w:t xml:space="preserve"> (third quarter of 2014)*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Vodka (40% ethanol, 0,5l)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220-250 RUB (≈ 6.16- 7.0$) with an established fixed minimum price of 220 </w:t>
            </w:r>
            <w:proofErr w:type="gramStart"/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RUB  (</w:t>
            </w:r>
            <w:proofErr w:type="gramEnd"/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≈ 6.16$).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Beer (4-6% ethanol, 0,5l)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40-50 RUB (≈ 1.12-1.4$). 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Home-distilled </w:t>
            </w:r>
            <w:proofErr w:type="spellStart"/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samogon</w:t>
            </w:r>
            <w:proofErr w:type="spellEnd"/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 (0,5l, 50-80% ethanol)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80-150 RUB (≈ 2.24-4.2$).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 xml:space="preserve">Medicinal tincture and antiseptic (100ml, 70%  and 95% ethanol, respectively) 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15-25 RUB  (≈ 0.42-0.70$)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Eau de cologne (86ml, 60-% ethanol)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20 RUB (≈ 0.56$).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Bread (0,5kg)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20-30 RUB (≈ 0.56-0.84$)</w:t>
            </w:r>
          </w:p>
        </w:tc>
      </w:tr>
      <w:tr w:rsidR="00B77075" w:rsidRPr="00ED75A7" w:rsidTr="009A2EAC">
        <w:trPr>
          <w:trHeight w:val="194"/>
        </w:trPr>
        <w:tc>
          <w:tcPr>
            <w:tcW w:w="3244" w:type="dxa"/>
            <w:tcBorders>
              <w:left w:val="single" w:sz="1" w:space="0" w:color="000000"/>
              <w:bottom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Milk</w:t>
            </w:r>
          </w:p>
        </w:tc>
        <w:tc>
          <w:tcPr>
            <w:tcW w:w="5220" w:type="dxa"/>
            <w:gridSpan w:val="2"/>
            <w:tcBorders>
              <w:left w:val="single" w:sz="1" w:space="0" w:color="000000"/>
              <w:bottom w:val="single" w:sz="1" w:space="0" w:color="000000"/>
              <w:right w:val="single" w:sz="1" w:space="0" w:color="000000"/>
            </w:tcBorders>
            <w:shd w:val="clear" w:color="auto" w:fill="FFFFFF"/>
          </w:tcPr>
          <w:p w:rsidR="00B77075" w:rsidRPr="004538F1" w:rsidRDefault="00B77075" w:rsidP="009A2EAC">
            <w:pPr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</w:pPr>
            <w:r w:rsidRPr="004538F1">
              <w:rPr>
                <w:rFonts w:ascii="Times New Roman" w:eastAsia="Times New Roman" w:hAnsi="Times New Roman" w:cs="Times New Roman"/>
                <w:color w:val="00000A"/>
                <w:sz w:val="18"/>
                <w:szCs w:val="16"/>
              </w:rPr>
              <w:t>40-60 RUB (≈ 1.12-1.68$)</w:t>
            </w:r>
          </w:p>
        </w:tc>
      </w:tr>
    </w:tbl>
    <w:p w:rsidR="00B77075" w:rsidRPr="00ED75A7" w:rsidRDefault="00B77075" w:rsidP="00B77075">
      <w:pPr>
        <w:spacing w:line="240" w:lineRule="auto"/>
        <w:rPr>
          <w:rFonts w:ascii="Times New Roman" w:hAnsi="Times New Roman" w:cs="Times New Roman"/>
          <w:bCs/>
          <w:iCs/>
          <w:color w:val="000000"/>
        </w:rPr>
      </w:pPr>
    </w:p>
    <w:p w:rsidR="00B77075" w:rsidRPr="00ED75A7" w:rsidRDefault="00ED75A7" w:rsidP="00ED75A7">
      <w:pPr>
        <w:rPr>
          <w:rFonts w:ascii="Times New Roman" w:hAnsi="Times New Roman" w:cs="Times New Roman"/>
          <w:bCs/>
          <w:iCs/>
          <w:color w:val="000000"/>
        </w:rPr>
      </w:pPr>
      <w:r>
        <w:rPr>
          <w:rFonts w:ascii="Times New Roman" w:hAnsi="Times New Roman" w:cs="Times New Roman"/>
          <w:bCs/>
          <w:iCs/>
          <w:color w:val="000000"/>
        </w:rPr>
        <w:br w:type="page"/>
      </w:r>
    </w:p>
    <w:p w:rsidR="00B77075" w:rsidRPr="004538F1" w:rsidRDefault="00B77075" w:rsidP="00B77075">
      <w:pPr>
        <w:pStyle w:val="Caption"/>
        <w:keepNext/>
        <w:rPr>
          <w:rFonts w:cs="Times New Roman"/>
          <w:sz w:val="18"/>
          <w:szCs w:val="18"/>
        </w:rPr>
      </w:pPr>
      <w:r w:rsidRPr="004538F1">
        <w:rPr>
          <w:rFonts w:cs="Times New Roman"/>
          <w:sz w:val="18"/>
          <w:szCs w:val="18"/>
        </w:rPr>
        <w:lastRenderedPageBreak/>
        <w:t>Table W</w:t>
      </w:r>
      <w:r w:rsidRPr="004538F1">
        <w:rPr>
          <w:rFonts w:cs="Times New Roman"/>
          <w:sz w:val="18"/>
          <w:szCs w:val="18"/>
        </w:rPr>
        <w:fldChar w:fldCharType="begin"/>
      </w:r>
      <w:r w:rsidRPr="004538F1">
        <w:rPr>
          <w:rFonts w:cs="Times New Roman"/>
          <w:sz w:val="18"/>
          <w:szCs w:val="18"/>
        </w:rPr>
        <w:instrText xml:space="preserve"> SEQ Table \* ARABIC </w:instrText>
      </w:r>
      <w:r w:rsidRPr="004538F1">
        <w:rPr>
          <w:rFonts w:cs="Times New Roman"/>
          <w:sz w:val="18"/>
          <w:szCs w:val="18"/>
        </w:rPr>
        <w:fldChar w:fldCharType="separate"/>
      </w:r>
      <w:r w:rsidR="0034236B">
        <w:rPr>
          <w:rFonts w:cs="Times New Roman"/>
          <w:noProof/>
          <w:sz w:val="18"/>
          <w:szCs w:val="18"/>
        </w:rPr>
        <w:t>2</w:t>
      </w:r>
      <w:r w:rsidRPr="004538F1">
        <w:rPr>
          <w:rFonts w:cs="Times New Roman"/>
          <w:sz w:val="18"/>
          <w:szCs w:val="18"/>
        </w:rPr>
        <w:fldChar w:fldCharType="end"/>
      </w:r>
      <w:r w:rsidRPr="004538F1">
        <w:rPr>
          <w:rFonts w:cs="Times New Roman"/>
          <w:sz w:val="18"/>
          <w:szCs w:val="18"/>
        </w:rPr>
        <w:t xml:space="preserve">: </w:t>
      </w:r>
      <w:r w:rsidR="00ED75A7" w:rsidRPr="004538F1">
        <w:rPr>
          <w:rFonts w:eastAsia="Times New Roman" w:cs="Times New Roman"/>
          <w:color w:val="00000A"/>
          <w:sz w:val="18"/>
          <w:szCs w:val="18"/>
        </w:rPr>
        <w:t>Prevalence and incidence of alcoholic psychoses and alcohol dependence for the researched regions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B77075" w:rsidRPr="004538F1" w:rsidTr="009A2EAC">
        <w:tc>
          <w:tcPr>
            <w:tcW w:w="1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eastAsia="ar-SA"/>
              </w:rPr>
            </w:pPr>
          </w:p>
        </w:tc>
        <w:tc>
          <w:tcPr>
            <w:tcW w:w="766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evalence of alcoholic psychoses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eastAsia="ar-SA"/>
              </w:rPr>
            </w:pPr>
          </w:p>
        </w:tc>
        <w:tc>
          <w:tcPr>
            <w:tcW w:w="38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Cs/>
                <w:sz w:val="18"/>
                <w:szCs w:val="18"/>
              </w:rPr>
              <w:t>Absolute number</w:t>
            </w:r>
          </w:p>
        </w:tc>
        <w:tc>
          <w:tcPr>
            <w:tcW w:w="38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 xml:space="preserve">Per 100,000 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eastAsia="ar-SA"/>
              </w:rPr>
            </w:pP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ussian Federat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75,756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72,180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52.79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49.41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epublic of Karelia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61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78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97.38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24.55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Altai Reg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731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842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0.5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5.26</w:t>
            </w:r>
          </w:p>
        </w:tc>
      </w:tr>
      <w:tr w:rsidR="00B77075" w:rsidRPr="004538F1" w:rsidTr="009A2EAC">
        <w:tc>
          <w:tcPr>
            <w:tcW w:w="1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766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Prevalence of alcohol dependence (incl. alcoholic psychoses)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eastAsia="ar-SA"/>
              </w:rPr>
            </w:pPr>
          </w:p>
        </w:tc>
        <w:tc>
          <w:tcPr>
            <w:tcW w:w="38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Cs/>
                <w:sz w:val="18"/>
                <w:szCs w:val="18"/>
              </w:rPr>
              <w:t>Absolute number</w:t>
            </w:r>
          </w:p>
        </w:tc>
        <w:tc>
          <w:tcPr>
            <w:tcW w:w="38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 xml:space="preserve">Per 100,000 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ussian Federat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,852,598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,809,975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290.95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238.9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epublic of Karelia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7,078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7,750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113.48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223.42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Altai Reg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6,251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4,560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513.81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447.40</w:t>
            </w:r>
          </w:p>
        </w:tc>
      </w:tr>
      <w:tr w:rsidR="00B77075" w:rsidRPr="004538F1" w:rsidTr="009A2EAC">
        <w:tc>
          <w:tcPr>
            <w:tcW w:w="1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766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Incidence of </w:t>
            </w:r>
            <w:r w:rsidRPr="004538F1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lcoholic psychoses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38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Cs/>
                <w:sz w:val="18"/>
                <w:szCs w:val="18"/>
              </w:rPr>
              <w:t>Absolute number</w:t>
            </w:r>
          </w:p>
        </w:tc>
        <w:tc>
          <w:tcPr>
            <w:tcW w:w="38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 xml:space="preserve">Per 100,000 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ussian Federat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33,483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3,2056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23.3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21.9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epublic of Karelia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04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45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47.82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54.46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Altai Reg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667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80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27.85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33.88</w:t>
            </w:r>
          </w:p>
        </w:tc>
      </w:tr>
      <w:tr w:rsidR="00B77075" w:rsidRPr="004538F1" w:rsidTr="009A2EAC">
        <w:tc>
          <w:tcPr>
            <w:tcW w:w="1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766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eastAsia="ar-SA"/>
              </w:rPr>
            </w:pPr>
            <w:r w:rsidRPr="004538F1">
              <w:rPr>
                <w:rFonts w:cs="Times New Roman"/>
                <w:b/>
                <w:sz w:val="18"/>
                <w:szCs w:val="18"/>
              </w:rPr>
              <w:t xml:space="preserve">Incidence </w:t>
            </w:r>
            <w:r w:rsidRPr="004538F1">
              <w:rPr>
                <w:rFonts w:cs="Times New Roman"/>
                <w:b/>
                <w:bCs/>
                <w:sz w:val="18"/>
                <w:szCs w:val="18"/>
              </w:rPr>
              <w:t xml:space="preserve"> of alcohol dependence (incl. alcoholic psychoses)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eastAsia="ar-SA"/>
              </w:rPr>
            </w:pPr>
          </w:p>
        </w:tc>
        <w:tc>
          <w:tcPr>
            <w:tcW w:w="38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Cs/>
                <w:sz w:val="18"/>
                <w:szCs w:val="18"/>
              </w:rPr>
              <w:t>Absolute number</w:t>
            </w:r>
          </w:p>
        </w:tc>
        <w:tc>
          <w:tcPr>
            <w:tcW w:w="38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 xml:space="preserve">Per 100,000 </w:t>
            </w:r>
          </w:p>
        </w:tc>
      </w:tr>
      <w:tr w:rsidR="00B77075" w:rsidRPr="004538F1" w:rsidTr="009A2EAC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7075" w:rsidRPr="004538F1" w:rsidRDefault="00B77075" w:rsidP="009A2EAC">
            <w:pPr>
              <w:spacing w:line="240" w:lineRule="auto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3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2014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ussian Federat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12,218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10,914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78.20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  <w:t>74.71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Republic of Karelia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812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90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27.74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43.50</w:t>
            </w:r>
          </w:p>
        </w:tc>
      </w:tr>
      <w:tr w:rsidR="00B77075" w:rsidRPr="004538F1" w:rsidTr="009A2EAC"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cs="Times New Roman"/>
                <w:sz w:val="18"/>
                <w:szCs w:val="18"/>
              </w:rPr>
              <w:t>Altai Region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2,518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2,669</w:t>
            </w:r>
          </w:p>
        </w:tc>
        <w:tc>
          <w:tcPr>
            <w:tcW w:w="1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05.15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B77075" w:rsidRPr="004538F1" w:rsidRDefault="00B77075" w:rsidP="009A2EAC">
            <w:pPr>
              <w:spacing w:line="240" w:lineRule="auto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val="de-AT" w:eastAsia="ar-SA"/>
              </w:rPr>
            </w:pPr>
            <w:r w:rsidRPr="004538F1">
              <w:rPr>
                <w:rFonts w:ascii="Times New Roman" w:eastAsia="Times New Roman" w:hAnsi="Times New Roman" w:cs="Times New Roman"/>
                <w:sz w:val="18"/>
                <w:szCs w:val="18"/>
              </w:rPr>
              <w:t>111.78</w:t>
            </w:r>
          </w:p>
        </w:tc>
      </w:tr>
    </w:tbl>
    <w:p w:rsidR="00B77075" w:rsidRPr="004538F1" w:rsidRDefault="00B77075" w:rsidP="00B77075">
      <w:pPr>
        <w:rPr>
          <w:rFonts w:ascii="Times New Roman" w:hAnsi="Times New Roman" w:cs="Times New Roman"/>
          <w:sz w:val="18"/>
          <w:szCs w:val="18"/>
        </w:rPr>
      </w:pPr>
    </w:p>
    <w:p w:rsidR="00B77075" w:rsidRPr="004538F1" w:rsidRDefault="00B77075">
      <w:pPr>
        <w:rPr>
          <w:rFonts w:ascii="Times New Roman" w:hAnsi="Times New Roman" w:cs="Times New Roman"/>
          <w:sz w:val="18"/>
          <w:szCs w:val="18"/>
        </w:rPr>
      </w:pPr>
      <w:r w:rsidRPr="004538F1">
        <w:rPr>
          <w:rFonts w:ascii="Times New Roman" w:hAnsi="Times New Roman" w:cs="Times New Roman"/>
          <w:sz w:val="18"/>
          <w:szCs w:val="18"/>
        </w:rPr>
        <w:br w:type="page"/>
      </w:r>
    </w:p>
    <w:p w:rsidR="00B77075" w:rsidRPr="004538F1" w:rsidRDefault="00B77075" w:rsidP="00B77075">
      <w:pPr>
        <w:rPr>
          <w:rFonts w:ascii="Times New Roman" w:hAnsi="Times New Roman" w:cs="Times New Roman"/>
          <w:i/>
          <w:sz w:val="18"/>
          <w:szCs w:val="18"/>
        </w:rPr>
      </w:pPr>
      <w:r w:rsidRPr="004538F1">
        <w:rPr>
          <w:rFonts w:ascii="Times New Roman" w:hAnsi="Times New Roman" w:cs="Times New Roman"/>
          <w:i/>
          <w:sz w:val="18"/>
          <w:szCs w:val="18"/>
        </w:rPr>
        <w:lastRenderedPageBreak/>
        <w:t>Table W</w:t>
      </w:r>
      <w:r w:rsidRPr="004538F1">
        <w:rPr>
          <w:rFonts w:ascii="Times New Roman" w:hAnsi="Times New Roman" w:cs="Times New Roman"/>
          <w:i/>
          <w:sz w:val="18"/>
          <w:szCs w:val="18"/>
        </w:rPr>
        <w:fldChar w:fldCharType="begin"/>
      </w:r>
      <w:r w:rsidRPr="004538F1">
        <w:rPr>
          <w:rFonts w:ascii="Times New Roman" w:hAnsi="Times New Roman" w:cs="Times New Roman"/>
          <w:i/>
          <w:sz w:val="18"/>
          <w:szCs w:val="18"/>
        </w:rPr>
        <w:instrText xml:space="preserve"> SEQ Table \* ARABIC </w:instrText>
      </w:r>
      <w:r w:rsidRPr="004538F1">
        <w:rPr>
          <w:rFonts w:ascii="Times New Roman" w:hAnsi="Times New Roman" w:cs="Times New Roman"/>
          <w:i/>
          <w:sz w:val="18"/>
          <w:szCs w:val="18"/>
        </w:rPr>
        <w:fldChar w:fldCharType="separate"/>
      </w:r>
      <w:r w:rsidR="0034236B">
        <w:rPr>
          <w:rFonts w:ascii="Times New Roman" w:hAnsi="Times New Roman" w:cs="Times New Roman"/>
          <w:i/>
          <w:noProof/>
          <w:sz w:val="18"/>
          <w:szCs w:val="18"/>
        </w:rPr>
        <w:t>3</w:t>
      </w:r>
      <w:r w:rsidRPr="004538F1">
        <w:rPr>
          <w:rFonts w:ascii="Times New Roman" w:hAnsi="Times New Roman" w:cs="Times New Roman"/>
          <w:i/>
          <w:sz w:val="18"/>
          <w:szCs w:val="18"/>
        </w:rPr>
        <w:fldChar w:fldCharType="end"/>
      </w:r>
      <w:r w:rsidRPr="004538F1">
        <w:rPr>
          <w:rFonts w:ascii="Times New Roman" w:hAnsi="Times New Roman" w:cs="Times New Roman"/>
          <w:i/>
          <w:sz w:val="18"/>
          <w:szCs w:val="18"/>
        </w:rPr>
        <w:t>: Sample characteristics</w:t>
      </w:r>
    </w:p>
    <w:tbl>
      <w:tblPr>
        <w:tblW w:w="7104" w:type="dxa"/>
        <w:tblInd w:w="28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800"/>
        <w:gridCol w:w="1896"/>
        <w:gridCol w:w="1586"/>
        <w:gridCol w:w="1822"/>
      </w:tblGrid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Sample characteristics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Barnaul (2013 and 2014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Petrozavodsk (2014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Total Sample Description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 xml:space="preserve">Sample size </w:t>
            </w:r>
            <w:r w:rsidRPr="004538F1">
              <w:rPr>
                <w:rFonts w:cs="Times New Roman"/>
                <w:sz w:val="18"/>
                <w:szCs w:val="18"/>
              </w:rPr>
              <w:t>(n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7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25</w:t>
            </w:r>
          </w:p>
        </w:tc>
      </w:tr>
      <w:tr w:rsidR="00B77075" w:rsidRPr="004538F1" w:rsidTr="009A2EAC">
        <w:trPr>
          <w:trHeight w:val="357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Age</w:t>
            </w:r>
            <w:r w:rsidRPr="004538F1">
              <w:rPr>
                <w:rFonts w:cs="Times New Roman"/>
                <w:sz w:val="18"/>
                <w:szCs w:val="18"/>
              </w:rPr>
              <w:t xml:space="preserve"> (in years, mean, SD and range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: 41.33 SD; SD: 13.54; range </w:t>
            </w: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29-78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M: 39.14; SD: 11.9; range: 24 - 60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M: 38.72; SD: 15; range: 24 - 78</w:t>
            </w:r>
          </w:p>
        </w:tc>
      </w:tr>
      <w:tr w:rsidR="00B77075" w:rsidRPr="004538F1" w:rsidTr="009A2EAC">
        <w:trPr>
          <w:trHeight w:val="366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Female gender</w:t>
            </w:r>
            <w:r w:rsidRPr="004538F1">
              <w:rPr>
                <w:rFonts w:cs="Times New Roman"/>
                <w:sz w:val="18"/>
                <w:szCs w:val="18"/>
              </w:rPr>
              <w:t xml:space="preserve"> (in % of total sample size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4.4% (7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4.4% (1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32%(8)</w:t>
            </w:r>
          </w:p>
        </w:tc>
      </w:tr>
      <w:tr w:rsidR="00B77075" w:rsidRPr="004538F1" w:rsidTr="009A2EAC">
        <w:trPr>
          <w:trHeight w:val="174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Place of residence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Urban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94.4% (17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85.7% (6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92% (23)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Rural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4.4% (1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4.3% (1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8% (2)</w:t>
            </w:r>
          </w:p>
        </w:tc>
      </w:tr>
      <w:tr w:rsidR="00B77075" w:rsidRPr="004538F1" w:rsidTr="009A2EAC">
        <w:trPr>
          <w:trHeight w:val="357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Education</w:t>
            </w:r>
          </w:p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(in % of total sample size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</w:tr>
      <w:tr w:rsidR="00B77075" w:rsidRPr="004538F1" w:rsidTr="009A2EAC">
        <w:trPr>
          <w:trHeight w:val="41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Primary school education, basic vocational training or less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33.3%(6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71.4% (5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44% (11)</w:t>
            </w:r>
          </w:p>
        </w:tc>
      </w:tr>
      <w:tr w:rsidR="00B77075" w:rsidRPr="004538F1" w:rsidTr="009A2EAC">
        <w:trPr>
          <w:trHeight w:val="357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Secondary/ Secondary specialized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50% (9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28.6% (2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44% (11)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Higher Education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16.7% (3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2% (3)</w:t>
            </w:r>
          </w:p>
        </w:tc>
      </w:tr>
      <w:tr w:rsidR="00B77075" w:rsidRPr="004538F1" w:rsidTr="009A2EAC">
        <w:trPr>
          <w:trHeight w:val="366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b/>
                <w:bCs/>
                <w:sz w:val="18"/>
                <w:szCs w:val="18"/>
              </w:rPr>
              <w:t>Employment</w:t>
            </w:r>
          </w:p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(in % of sample size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Unemployed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38.9% (7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28.6% (2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36% (9)</w:t>
            </w:r>
          </w:p>
        </w:tc>
      </w:tr>
      <w:tr w:rsidR="00B77075" w:rsidRPr="004538F1" w:rsidTr="009A2EAC">
        <w:trPr>
          <w:trHeight w:val="540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Informal/occasional employment (unskilled labor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22.2% (4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42.9% (3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28%(7)</w:t>
            </w:r>
          </w:p>
        </w:tc>
      </w:tr>
      <w:tr w:rsidR="00B77075" w:rsidRPr="004538F1" w:rsidTr="009A2EAC">
        <w:trPr>
          <w:trHeight w:val="357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Formal employment (skilled  labor)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16.7% (3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4.3% (1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6% (4)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Self-employment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.1% (2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8% (2)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Retired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.1% (2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4.3% (1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12% (3)</w:t>
            </w:r>
          </w:p>
        </w:tc>
      </w:tr>
      <w:tr w:rsidR="00B77075" w:rsidRPr="004538F1" w:rsidTr="009A2EAC">
        <w:trPr>
          <w:trHeight w:val="357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Periods of unemployment reported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1.1% (11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71.4% (5)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64% (16)</w:t>
            </w:r>
          </w:p>
        </w:tc>
      </w:tr>
      <w:tr w:rsidR="00B77075" w:rsidRPr="004538F1" w:rsidTr="009A2EAC">
        <w:trPr>
          <w:trHeight w:val="183"/>
        </w:trPr>
        <w:tc>
          <w:tcPr>
            <w:tcW w:w="180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Imprisonment reported</w:t>
            </w:r>
          </w:p>
        </w:tc>
        <w:tc>
          <w:tcPr>
            <w:tcW w:w="189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Standard"/>
              <w:tabs>
                <w:tab w:val="left" w:pos="1347"/>
              </w:tabs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4538F1">
              <w:rPr>
                <w:rFonts w:ascii="Times New Roman" w:hAnsi="Times New Roman" w:cs="Times New Roman"/>
                <w:sz w:val="18"/>
                <w:szCs w:val="18"/>
              </w:rPr>
              <w:t>18.2% (2)</w:t>
            </w:r>
          </w:p>
        </w:tc>
        <w:tc>
          <w:tcPr>
            <w:tcW w:w="158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0</w:t>
            </w:r>
          </w:p>
        </w:tc>
        <w:tc>
          <w:tcPr>
            <w:tcW w:w="182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77075" w:rsidRPr="004538F1" w:rsidRDefault="00B77075" w:rsidP="009A2EAC">
            <w:pPr>
              <w:pStyle w:val="TableContents"/>
              <w:spacing w:line="240" w:lineRule="auto"/>
              <w:rPr>
                <w:rFonts w:cs="Times New Roman"/>
                <w:sz w:val="18"/>
                <w:szCs w:val="18"/>
              </w:rPr>
            </w:pPr>
            <w:r w:rsidRPr="004538F1">
              <w:rPr>
                <w:rFonts w:cs="Times New Roman"/>
                <w:sz w:val="18"/>
                <w:szCs w:val="18"/>
              </w:rPr>
              <w:t>8% (2)</w:t>
            </w:r>
          </w:p>
        </w:tc>
      </w:tr>
    </w:tbl>
    <w:p w:rsidR="00B77075" w:rsidRPr="004538F1" w:rsidRDefault="00B77075" w:rsidP="00B77075">
      <w:pPr>
        <w:pStyle w:val="Heading1"/>
        <w:rPr>
          <w:rFonts w:ascii="Times New Roman" w:eastAsiaTheme="minorHAnsi" w:hAnsi="Times New Roman" w:cs="Times New Roman"/>
          <w:b w:val="0"/>
          <w:bCs w:val="0"/>
          <w:color w:val="auto"/>
          <w:sz w:val="18"/>
          <w:szCs w:val="18"/>
        </w:rPr>
      </w:pPr>
    </w:p>
    <w:p w:rsidR="004538F1" w:rsidRPr="004538F1" w:rsidRDefault="004538F1" w:rsidP="004538F1">
      <w:pPr>
        <w:rPr>
          <w:sz w:val="18"/>
          <w:szCs w:val="18"/>
        </w:rPr>
      </w:pPr>
    </w:p>
    <w:p w:rsidR="004538F1" w:rsidRPr="004538F1" w:rsidRDefault="004538F1" w:rsidP="004538F1">
      <w:pPr>
        <w:rPr>
          <w:sz w:val="18"/>
          <w:szCs w:val="18"/>
        </w:rPr>
      </w:pPr>
    </w:p>
    <w:p w:rsidR="004538F1" w:rsidRDefault="004538F1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Default="004476D4" w:rsidP="004538F1">
      <w:pPr>
        <w:rPr>
          <w:sz w:val="18"/>
          <w:szCs w:val="18"/>
        </w:rPr>
      </w:pPr>
    </w:p>
    <w:p w:rsidR="004476D4" w:rsidRPr="004538F1" w:rsidRDefault="004476D4" w:rsidP="004538F1">
      <w:pPr>
        <w:rPr>
          <w:sz w:val="18"/>
          <w:szCs w:val="18"/>
        </w:rPr>
      </w:pPr>
    </w:p>
    <w:p w:rsidR="004476D4" w:rsidRPr="00ED75A7" w:rsidRDefault="0034236B" w:rsidP="004476D4">
      <w:pPr>
        <w:pStyle w:val="Heading1"/>
        <w:jc w:val="center"/>
        <w:rPr>
          <w:rStyle w:val="WW-Absatz-Standardschriftart"/>
          <w:rFonts w:ascii="Times New Roman" w:hAnsi="Times New Roman" w:cs="Times New Roman"/>
        </w:rPr>
      </w:pPr>
      <w:r>
        <w:rPr>
          <w:rStyle w:val="WW-Absatz-Standardschriftart"/>
          <w:rFonts w:ascii="Times New Roman" w:hAnsi="Times New Roman" w:cs="Times New Roman"/>
        </w:rPr>
        <w:lastRenderedPageBreak/>
        <w:t>WEBAPPENDIX B</w:t>
      </w:r>
    </w:p>
    <w:p w:rsidR="004476D4" w:rsidRPr="00ED75A7" w:rsidRDefault="004476D4" w:rsidP="004476D4">
      <w:pPr>
        <w:rPr>
          <w:rFonts w:ascii="Times New Roman" w:hAnsi="Times New Roman" w:cs="Times New Roman"/>
        </w:rPr>
      </w:pPr>
    </w:p>
    <w:p w:rsidR="004476D4" w:rsidRPr="00ED75A7" w:rsidRDefault="004476D4" w:rsidP="004476D4">
      <w:pPr>
        <w:rPr>
          <w:rFonts w:ascii="Times New Roman" w:hAnsi="Times New Roman" w:cs="Times New Roman"/>
        </w:rPr>
      </w:pPr>
    </w:p>
    <w:p w:rsidR="004476D4" w:rsidRDefault="004476D4" w:rsidP="004476D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matic maps of analyzed material.</w:t>
      </w:r>
    </w:p>
    <w:p w:rsidR="004476D4" w:rsidRDefault="004476D4" w:rsidP="004476D4">
      <w:pPr>
        <w:rPr>
          <w:rFonts w:ascii="Times New Roman" w:hAnsi="Times New Roman" w:cs="Times New Roman"/>
        </w:rPr>
      </w:pPr>
      <w:bookmarkStart w:id="0" w:name="_GoBack"/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3360" behindDoc="1" locked="0" layoutInCell="1" allowOverlap="1" wp14:anchorId="36EE2CC8" wp14:editId="6A38C6A0">
            <wp:simplePos x="0" y="0"/>
            <wp:positionH relativeFrom="column">
              <wp:posOffset>-850900</wp:posOffset>
            </wp:positionH>
            <wp:positionV relativeFrom="paragraph">
              <wp:posOffset>125039</wp:posOffset>
            </wp:positionV>
            <wp:extent cx="7645400" cy="3071551"/>
            <wp:effectExtent l="0" t="0" r="0" b="0"/>
            <wp:wrapNone/>
            <wp:docPr id="1" name="Picture 1" descr="C:\Users\Maria_Neufeld.CAMH\Desktop\APA_qualitative psychology\Full thematic ma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ria_Neufeld.CAMH\Desktop\APA_qualitative psychology\Full thematic map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45400" cy="3071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0"/>
    </w:p>
    <w:p w:rsidR="004476D4" w:rsidRDefault="004476D4" w:rsidP="004476D4">
      <w:pPr>
        <w:rPr>
          <w:rFonts w:ascii="Times New Roman" w:hAnsi="Times New Roman" w:cs="Times New Roman"/>
        </w:rPr>
      </w:pPr>
    </w:p>
    <w:p w:rsidR="004476D4" w:rsidRDefault="004476D4" w:rsidP="004476D4">
      <w:pPr>
        <w:rPr>
          <w:rFonts w:ascii="Times New Roman" w:hAnsi="Times New Roman" w:cs="Times New Roman"/>
        </w:rPr>
      </w:pPr>
    </w:p>
    <w:p w:rsidR="004476D4" w:rsidRDefault="004476D4" w:rsidP="004476D4">
      <w:pPr>
        <w:rPr>
          <w:rFonts w:ascii="Times New Roman" w:hAnsi="Times New Roman" w:cs="Times New Roman"/>
        </w:rPr>
      </w:pPr>
    </w:p>
    <w:p w:rsidR="008F40A7" w:rsidRPr="004538F1" w:rsidRDefault="008F40A7" w:rsidP="000C47C5">
      <w:pPr>
        <w:rPr>
          <w:rFonts w:ascii="Times New Roman" w:hAnsi="Times New Roman" w:cs="Times New Roman"/>
          <w:sz w:val="18"/>
          <w:szCs w:val="18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A4948">
      <w:pPr>
        <w:spacing w:line="240" w:lineRule="auto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4476D4" w:rsidRDefault="004476D4" w:rsidP="004476D4">
      <w:pPr>
        <w:pStyle w:val="Caption"/>
        <w:rPr>
          <w:sz w:val="18"/>
          <w:szCs w:val="18"/>
        </w:rPr>
      </w:pPr>
      <w:r w:rsidRPr="004476D4">
        <w:rPr>
          <w:sz w:val="18"/>
          <w:szCs w:val="18"/>
        </w:rPr>
        <w:t>Figure W</w:t>
      </w:r>
      <w:r w:rsidRPr="004476D4">
        <w:rPr>
          <w:sz w:val="18"/>
          <w:szCs w:val="18"/>
        </w:rPr>
        <w:fldChar w:fldCharType="begin"/>
      </w:r>
      <w:r w:rsidRPr="004476D4">
        <w:rPr>
          <w:sz w:val="18"/>
          <w:szCs w:val="18"/>
        </w:rPr>
        <w:instrText xml:space="preserve"> SEQ Figure \* ARABIC </w:instrText>
      </w:r>
      <w:r w:rsidRPr="004476D4">
        <w:rPr>
          <w:sz w:val="18"/>
          <w:szCs w:val="18"/>
        </w:rPr>
        <w:fldChar w:fldCharType="separate"/>
      </w:r>
      <w:r w:rsidR="0034236B">
        <w:rPr>
          <w:noProof/>
          <w:sz w:val="18"/>
          <w:szCs w:val="18"/>
        </w:rPr>
        <w:t>1</w:t>
      </w:r>
      <w:r w:rsidRPr="004476D4">
        <w:rPr>
          <w:sz w:val="18"/>
          <w:szCs w:val="18"/>
        </w:rPr>
        <w:fldChar w:fldCharType="end"/>
      </w:r>
      <w:r w:rsidRPr="004476D4">
        <w:rPr>
          <w:sz w:val="18"/>
          <w:szCs w:val="18"/>
        </w:rPr>
        <w:t>. Full them</w:t>
      </w:r>
      <w:r>
        <w:rPr>
          <w:sz w:val="18"/>
          <w:szCs w:val="18"/>
        </w:rPr>
        <w:t xml:space="preserve">atic map </w:t>
      </w:r>
      <w:r w:rsidR="0034236B">
        <w:rPr>
          <w:sz w:val="18"/>
          <w:szCs w:val="18"/>
        </w:rPr>
        <w:t xml:space="preserve">of </w:t>
      </w:r>
      <w:r>
        <w:rPr>
          <w:sz w:val="18"/>
          <w:szCs w:val="18"/>
        </w:rPr>
        <w:t xml:space="preserve">the overall </w:t>
      </w:r>
      <w:r w:rsidR="0034236B">
        <w:rPr>
          <w:sz w:val="18"/>
          <w:szCs w:val="18"/>
        </w:rPr>
        <w:t xml:space="preserve">interview </w:t>
      </w:r>
      <w:r>
        <w:rPr>
          <w:sz w:val="18"/>
          <w:szCs w:val="18"/>
        </w:rPr>
        <w:t>study (for the</w:t>
      </w:r>
      <w:r w:rsidRPr="004476D4">
        <w:rPr>
          <w:sz w:val="18"/>
          <w:szCs w:val="18"/>
        </w:rPr>
        <w:t xml:space="preserve"> sub</w:t>
      </w:r>
      <w:r>
        <w:rPr>
          <w:sz w:val="18"/>
          <w:szCs w:val="18"/>
        </w:rPr>
        <w:t>-study on unrecorded drinking patterns and harm see:</w:t>
      </w:r>
      <w:r w:rsidRPr="004476D4">
        <w:rPr>
          <w:sz w:val="18"/>
          <w:szCs w:val="18"/>
        </w:rPr>
        <w:fldChar w:fldCharType="begin"/>
      </w:r>
      <w:r w:rsidRPr="004476D4">
        <w:rPr>
          <w:sz w:val="18"/>
          <w:szCs w:val="18"/>
        </w:rPr>
        <w:instrText xml:space="preserve"> ADDIN EN.CITE &lt;EndNote&gt;&lt;Cite&gt;&lt;Author&gt;Neufeld&lt;/Author&gt;&lt;Year&gt;2017&lt;/Year&gt;&lt;RecNum&gt;27916&lt;/RecNum&gt;&lt;DisplayText&gt;(Neufeld et al., 2016; Neufeld et al., 2017)&lt;/DisplayText&gt;&lt;record&gt;&lt;rec-number&gt;27916&lt;/rec-number&gt;&lt;foreign-keys&gt;&lt;key app="EN" db-id="a5a9vffa2p2wzterez5v9fxy5se0d2ar5atz" timestamp="1486044401"&gt;27916&lt;/key&gt;&lt;/foreign-keys&gt;&lt;ref-type name="Journal Article"&gt;17&lt;/ref-type&gt;&lt;contributors&gt;&lt;authors&gt;&lt;author&gt;Neufeld, M.&lt;/author&gt;&lt;author&gt;Wittchen, H. U.&lt;/author&gt;&lt;author&gt;Rehm, J.&lt;/author&gt;&lt;/authors&gt;&lt;/contributors&gt;&lt;titles&gt;&lt;title&gt;Drinking patterns and harm of unrecorded alcohol in Russia: a qualitative interview study&lt;/title&gt;&lt;secondary-title&gt;Addiction Research &amp;amp; Theory&lt;/secondary-title&gt;&lt;/titles&gt;&lt;periodical&gt;&lt;full-title&gt;Addiction Research &amp;amp; Theory&lt;/full-title&gt;&lt;abbr-1&gt;Addict Res Theory&lt;/abbr-1&gt;&lt;/periodical&gt;&lt;pages&gt;310-317&lt;/pages&gt;&lt;volume&gt;25&lt;/volume&gt;&lt;number&gt;4&lt;/number&gt;&lt;dates&gt;&lt;year&gt;2017&lt;/year&gt;&lt;/dates&gt;&lt;urls&gt;&lt;/urls&gt;&lt;/record&gt;&lt;/Cite&gt;&lt;Cite&gt;&lt;Author&gt;Neufeld&lt;/Author&gt;&lt;Year&gt;2016&lt;/Year&gt;&lt;RecNum&gt;27383&lt;/RecNum&gt;&lt;record&gt;&lt;rec-number&gt;27383&lt;/rec-number&gt;&lt;foreign-keys&gt;&lt;key app="EN" db-id="a5a9vffa2p2wzterez5v9fxy5se0d2ar5atz" timestamp="1475172934"&gt;27383&lt;/key&gt;&lt;/foreign-keys&gt;&lt;ref-type name="Journal Article"&gt;17&lt;/ref-type&gt;&lt;contributors&gt;&lt;authors&gt;&lt;author&gt;Neufeld, M.&lt;/author&gt;&lt;author&gt;Lachenmeier, D.&lt;/author&gt;&lt;author&gt;Hausler, T.&lt;/author&gt;&lt;author&gt;Rehm, J.&lt;/author&gt;&lt;/authors&gt;&lt;/contributors&gt;&lt;titles&gt;&lt;title&gt;Surrogate alcohol containing methanol, social depravation and public health in Novosibirsk, Russia&lt;/title&gt;&lt;secondary-title&gt;International Journal of Drug Policy&lt;/secondary-title&gt;&lt;/titles&gt;&lt;periodical&gt;&lt;full-title&gt;International Journal of Drug Policy&lt;/full-title&gt;&lt;/periodical&gt;&lt;pages&gt;107-110&lt;/pages&gt;&lt;volume&gt;37&lt;/volume&gt;&lt;dates&gt;&lt;year&gt;2016&lt;/year&gt;&lt;/dates&gt;&lt;urls&gt;&lt;/urls&gt;&lt;/record&gt;&lt;/Cite&gt;&lt;/EndNote&gt;</w:instrText>
      </w:r>
      <w:r w:rsidRPr="004476D4">
        <w:rPr>
          <w:sz w:val="18"/>
          <w:szCs w:val="18"/>
        </w:rPr>
        <w:fldChar w:fldCharType="separate"/>
      </w:r>
      <w:r w:rsidRPr="004476D4">
        <w:rPr>
          <w:noProof/>
          <w:sz w:val="18"/>
          <w:szCs w:val="18"/>
        </w:rPr>
        <w:t xml:space="preserve"> Neufeld et al., 2017</w:t>
      </w:r>
      <w:r w:rsidR="002C33A5">
        <w:rPr>
          <w:noProof/>
          <w:sz w:val="18"/>
          <w:szCs w:val="18"/>
        </w:rPr>
        <w:t>a</w:t>
      </w:r>
      <w:r w:rsidRPr="004476D4">
        <w:rPr>
          <w:noProof/>
          <w:sz w:val="18"/>
          <w:szCs w:val="18"/>
        </w:rPr>
        <w:t>)</w:t>
      </w:r>
      <w:r w:rsidRPr="004476D4">
        <w:rPr>
          <w:sz w:val="18"/>
          <w:szCs w:val="18"/>
        </w:rPr>
        <w:fldChar w:fldCharType="end"/>
      </w:r>
      <w:r w:rsidRPr="004476D4">
        <w:rPr>
          <w:sz w:val="18"/>
          <w:szCs w:val="18"/>
        </w:rPr>
        <w:t>.</w:t>
      </w:r>
    </w:p>
    <w:p w:rsidR="0034236B" w:rsidRDefault="0034236B">
      <w:pPr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34236B" w:rsidRDefault="0034236B">
      <w:pPr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sectPr w:rsidR="00342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12C99" w:rsidRDefault="00B12C99" w:rsidP="00C23A3B">
      <w:pPr>
        <w:spacing w:line="240" w:lineRule="auto"/>
      </w:pPr>
      <w:r>
        <w:separator/>
      </w:r>
    </w:p>
  </w:endnote>
  <w:endnote w:type="continuationSeparator" w:id="0">
    <w:p w:rsidR="00B12C99" w:rsidRDefault="00B12C99" w:rsidP="00C23A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ndale Sans UI">
    <w:altName w:val="Arial Unicode MS"/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iberation Serif">
    <w:altName w:val="Times New Roman"/>
    <w:charset w:val="00"/>
    <w:family w:val="roman"/>
    <w:pitch w:val="variable"/>
    <w:sig w:usb0="E0000AFF" w:usb1="500078FF" w:usb2="00000021" w:usb3="00000000" w:csb0="000001BF" w:csb1="00000000"/>
  </w:font>
  <w:font w:name="Droid Sans Fallback">
    <w:charset w:val="00"/>
    <w:family w:val="auto"/>
    <w:pitch w:val="variable"/>
  </w:font>
  <w:font w:name="FreeSans"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12C99" w:rsidRDefault="00B12C99" w:rsidP="00C23A3B">
      <w:pPr>
        <w:spacing w:line="240" w:lineRule="auto"/>
      </w:pPr>
      <w:r>
        <w:separator/>
      </w:r>
    </w:p>
  </w:footnote>
  <w:footnote w:type="continuationSeparator" w:id="0">
    <w:p w:rsidR="00B12C99" w:rsidRDefault="00B12C99" w:rsidP="00C23A3B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777F5"/>
    <w:rsid w:val="000067E9"/>
    <w:rsid w:val="00013D5B"/>
    <w:rsid w:val="00021867"/>
    <w:rsid w:val="00036E5A"/>
    <w:rsid w:val="000419A8"/>
    <w:rsid w:val="000445A6"/>
    <w:rsid w:val="000475C7"/>
    <w:rsid w:val="00047BEB"/>
    <w:rsid w:val="000562BB"/>
    <w:rsid w:val="00061C84"/>
    <w:rsid w:val="00066B21"/>
    <w:rsid w:val="000704F6"/>
    <w:rsid w:val="000705D2"/>
    <w:rsid w:val="00070E2C"/>
    <w:rsid w:val="000746EA"/>
    <w:rsid w:val="00077220"/>
    <w:rsid w:val="00080A8C"/>
    <w:rsid w:val="000960BB"/>
    <w:rsid w:val="000A347A"/>
    <w:rsid w:val="000B308E"/>
    <w:rsid w:val="000B4550"/>
    <w:rsid w:val="000B675C"/>
    <w:rsid w:val="000C47C5"/>
    <w:rsid w:val="000C7308"/>
    <w:rsid w:val="000D5A95"/>
    <w:rsid w:val="000E795E"/>
    <w:rsid w:val="000F0594"/>
    <w:rsid w:val="000F7304"/>
    <w:rsid w:val="00102CAD"/>
    <w:rsid w:val="00103AC6"/>
    <w:rsid w:val="00103E1F"/>
    <w:rsid w:val="001177A4"/>
    <w:rsid w:val="00120825"/>
    <w:rsid w:val="00126C81"/>
    <w:rsid w:val="0015338C"/>
    <w:rsid w:val="00154DA0"/>
    <w:rsid w:val="00174A48"/>
    <w:rsid w:val="00186D66"/>
    <w:rsid w:val="00186F70"/>
    <w:rsid w:val="001B6BD7"/>
    <w:rsid w:val="001C586E"/>
    <w:rsid w:val="001C655C"/>
    <w:rsid w:val="001D4B2A"/>
    <w:rsid w:val="001F7A8C"/>
    <w:rsid w:val="00200F54"/>
    <w:rsid w:val="002053A2"/>
    <w:rsid w:val="00223A08"/>
    <w:rsid w:val="00275D39"/>
    <w:rsid w:val="00294824"/>
    <w:rsid w:val="002A43DE"/>
    <w:rsid w:val="002B0B4B"/>
    <w:rsid w:val="002C22B0"/>
    <w:rsid w:val="002C33A5"/>
    <w:rsid w:val="002D7B23"/>
    <w:rsid w:val="002E335A"/>
    <w:rsid w:val="002E77E8"/>
    <w:rsid w:val="00305EA3"/>
    <w:rsid w:val="00311E51"/>
    <w:rsid w:val="00337BE7"/>
    <w:rsid w:val="00337EF4"/>
    <w:rsid w:val="0034236B"/>
    <w:rsid w:val="003428D8"/>
    <w:rsid w:val="0034376D"/>
    <w:rsid w:val="00344D03"/>
    <w:rsid w:val="00344FF6"/>
    <w:rsid w:val="00346400"/>
    <w:rsid w:val="00373DBF"/>
    <w:rsid w:val="003777F5"/>
    <w:rsid w:val="003E1C0D"/>
    <w:rsid w:val="003E1E78"/>
    <w:rsid w:val="003E21D4"/>
    <w:rsid w:val="003E2AD6"/>
    <w:rsid w:val="003E6662"/>
    <w:rsid w:val="003E72B7"/>
    <w:rsid w:val="003F1D0C"/>
    <w:rsid w:val="003F442F"/>
    <w:rsid w:val="00425FF3"/>
    <w:rsid w:val="0043440D"/>
    <w:rsid w:val="00436762"/>
    <w:rsid w:val="0044347A"/>
    <w:rsid w:val="0044401A"/>
    <w:rsid w:val="004476D4"/>
    <w:rsid w:val="004538F1"/>
    <w:rsid w:val="00456D30"/>
    <w:rsid w:val="00474AA4"/>
    <w:rsid w:val="004A4948"/>
    <w:rsid w:val="004A647C"/>
    <w:rsid w:val="004B7D21"/>
    <w:rsid w:val="004C2401"/>
    <w:rsid w:val="004C3E41"/>
    <w:rsid w:val="004C7E13"/>
    <w:rsid w:val="004D5693"/>
    <w:rsid w:val="004E1F5A"/>
    <w:rsid w:val="004E2558"/>
    <w:rsid w:val="004E4C7E"/>
    <w:rsid w:val="00500650"/>
    <w:rsid w:val="005023F1"/>
    <w:rsid w:val="00513B27"/>
    <w:rsid w:val="0052636B"/>
    <w:rsid w:val="00531718"/>
    <w:rsid w:val="00547949"/>
    <w:rsid w:val="0055288B"/>
    <w:rsid w:val="00552920"/>
    <w:rsid w:val="00555FAD"/>
    <w:rsid w:val="00564949"/>
    <w:rsid w:val="00572E37"/>
    <w:rsid w:val="00573E9B"/>
    <w:rsid w:val="00576D83"/>
    <w:rsid w:val="005A2E6C"/>
    <w:rsid w:val="005A444D"/>
    <w:rsid w:val="005C782F"/>
    <w:rsid w:val="005D646B"/>
    <w:rsid w:val="005F16A7"/>
    <w:rsid w:val="005F6993"/>
    <w:rsid w:val="00610361"/>
    <w:rsid w:val="00613034"/>
    <w:rsid w:val="00632174"/>
    <w:rsid w:val="00643433"/>
    <w:rsid w:val="00675C25"/>
    <w:rsid w:val="00677AED"/>
    <w:rsid w:val="00681C5D"/>
    <w:rsid w:val="0068698C"/>
    <w:rsid w:val="0069032C"/>
    <w:rsid w:val="006B053B"/>
    <w:rsid w:val="006B2A3C"/>
    <w:rsid w:val="006E1A5B"/>
    <w:rsid w:val="006E7279"/>
    <w:rsid w:val="00702256"/>
    <w:rsid w:val="00706BC7"/>
    <w:rsid w:val="007101F9"/>
    <w:rsid w:val="0072397E"/>
    <w:rsid w:val="00724513"/>
    <w:rsid w:val="007307BB"/>
    <w:rsid w:val="00733817"/>
    <w:rsid w:val="00737E63"/>
    <w:rsid w:val="00756E31"/>
    <w:rsid w:val="00777CD2"/>
    <w:rsid w:val="007920AF"/>
    <w:rsid w:val="007948DB"/>
    <w:rsid w:val="007A6D0F"/>
    <w:rsid w:val="007B09A2"/>
    <w:rsid w:val="007B2838"/>
    <w:rsid w:val="007C49F2"/>
    <w:rsid w:val="007E76F5"/>
    <w:rsid w:val="007F115A"/>
    <w:rsid w:val="008035AE"/>
    <w:rsid w:val="008056C6"/>
    <w:rsid w:val="008074F3"/>
    <w:rsid w:val="00812633"/>
    <w:rsid w:val="00822B78"/>
    <w:rsid w:val="00833422"/>
    <w:rsid w:val="00842EFE"/>
    <w:rsid w:val="00843AFA"/>
    <w:rsid w:val="0085656E"/>
    <w:rsid w:val="00856D40"/>
    <w:rsid w:val="00866A90"/>
    <w:rsid w:val="00867CA1"/>
    <w:rsid w:val="00873FD8"/>
    <w:rsid w:val="008929BA"/>
    <w:rsid w:val="008B0F34"/>
    <w:rsid w:val="008C3FE7"/>
    <w:rsid w:val="008C75D3"/>
    <w:rsid w:val="008D2E15"/>
    <w:rsid w:val="008F2924"/>
    <w:rsid w:val="008F40A7"/>
    <w:rsid w:val="0090107A"/>
    <w:rsid w:val="00903AEC"/>
    <w:rsid w:val="00933DB1"/>
    <w:rsid w:val="00946D0E"/>
    <w:rsid w:val="00950414"/>
    <w:rsid w:val="00956E88"/>
    <w:rsid w:val="00961169"/>
    <w:rsid w:val="00963321"/>
    <w:rsid w:val="009659B4"/>
    <w:rsid w:val="00977B4D"/>
    <w:rsid w:val="00984C82"/>
    <w:rsid w:val="009929A7"/>
    <w:rsid w:val="009B0B1E"/>
    <w:rsid w:val="009C148D"/>
    <w:rsid w:val="009E1275"/>
    <w:rsid w:val="009F195F"/>
    <w:rsid w:val="009F2657"/>
    <w:rsid w:val="00A122EF"/>
    <w:rsid w:val="00A173CD"/>
    <w:rsid w:val="00A301A5"/>
    <w:rsid w:val="00A30ACB"/>
    <w:rsid w:val="00A3302F"/>
    <w:rsid w:val="00A33077"/>
    <w:rsid w:val="00A46C72"/>
    <w:rsid w:val="00A54077"/>
    <w:rsid w:val="00A5481A"/>
    <w:rsid w:val="00A74317"/>
    <w:rsid w:val="00A808FC"/>
    <w:rsid w:val="00A908A3"/>
    <w:rsid w:val="00A94F3D"/>
    <w:rsid w:val="00AA5ACE"/>
    <w:rsid w:val="00AB6417"/>
    <w:rsid w:val="00AC565D"/>
    <w:rsid w:val="00AD322B"/>
    <w:rsid w:val="00AE21DC"/>
    <w:rsid w:val="00AE5F50"/>
    <w:rsid w:val="00AE6FDD"/>
    <w:rsid w:val="00AF0542"/>
    <w:rsid w:val="00B070FA"/>
    <w:rsid w:val="00B108E8"/>
    <w:rsid w:val="00B12C99"/>
    <w:rsid w:val="00B223A6"/>
    <w:rsid w:val="00B27285"/>
    <w:rsid w:val="00B315FE"/>
    <w:rsid w:val="00B31BBE"/>
    <w:rsid w:val="00B46F0A"/>
    <w:rsid w:val="00B50EF4"/>
    <w:rsid w:val="00B6104C"/>
    <w:rsid w:val="00B77075"/>
    <w:rsid w:val="00B83A4F"/>
    <w:rsid w:val="00B866F6"/>
    <w:rsid w:val="00B87ACC"/>
    <w:rsid w:val="00B90EE6"/>
    <w:rsid w:val="00B95C15"/>
    <w:rsid w:val="00BB081E"/>
    <w:rsid w:val="00BC70C9"/>
    <w:rsid w:val="00BD3202"/>
    <w:rsid w:val="00BD6D1F"/>
    <w:rsid w:val="00BE5F77"/>
    <w:rsid w:val="00BF3018"/>
    <w:rsid w:val="00C05476"/>
    <w:rsid w:val="00C23A3B"/>
    <w:rsid w:val="00C3550E"/>
    <w:rsid w:val="00C41D63"/>
    <w:rsid w:val="00C41FB5"/>
    <w:rsid w:val="00C42EC3"/>
    <w:rsid w:val="00C47416"/>
    <w:rsid w:val="00C7128D"/>
    <w:rsid w:val="00C7648B"/>
    <w:rsid w:val="00C76810"/>
    <w:rsid w:val="00C84695"/>
    <w:rsid w:val="00C87883"/>
    <w:rsid w:val="00C97200"/>
    <w:rsid w:val="00CA3186"/>
    <w:rsid w:val="00CA4826"/>
    <w:rsid w:val="00CB1CDE"/>
    <w:rsid w:val="00CB5482"/>
    <w:rsid w:val="00CB55AA"/>
    <w:rsid w:val="00CC4212"/>
    <w:rsid w:val="00CC742D"/>
    <w:rsid w:val="00CD42C3"/>
    <w:rsid w:val="00CE64F3"/>
    <w:rsid w:val="00CE67DA"/>
    <w:rsid w:val="00D03039"/>
    <w:rsid w:val="00D03EC6"/>
    <w:rsid w:val="00D12FB5"/>
    <w:rsid w:val="00D17DE4"/>
    <w:rsid w:val="00D21767"/>
    <w:rsid w:val="00D517D4"/>
    <w:rsid w:val="00D5576F"/>
    <w:rsid w:val="00D630DB"/>
    <w:rsid w:val="00D7413E"/>
    <w:rsid w:val="00D74989"/>
    <w:rsid w:val="00D77C9B"/>
    <w:rsid w:val="00D84D70"/>
    <w:rsid w:val="00D929B8"/>
    <w:rsid w:val="00DA3255"/>
    <w:rsid w:val="00DB40C7"/>
    <w:rsid w:val="00DD1650"/>
    <w:rsid w:val="00DD37F5"/>
    <w:rsid w:val="00DD4003"/>
    <w:rsid w:val="00DD7C43"/>
    <w:rsid w:val="00E03F02"/>
    <w:rsid w:val="00E060FA"/>
    <w:rsid w:val="00E11B65"/>
    <w:rsid w:val="00E350B9"/>
    <w:rsid w:val="00E721C2"/>
    <w:rsid w:val="00E76C87"/>
    <w:rsid w:val="00E94887"/>
    <w:rsid w:val="00E95469"/>
    <w:rsid w:val="00E9668C"/>
    <w:rsid w:val="00EA1E23"/>
    <w:rsid w:val="00EA39AA"/>
    <w:rsid w:val="00ED75A7"/>
    <w:rsid w:val="00F10F11"/>
    <w:rsid w:val="00F25A72"/>
    <w:rsid w:val="00F34FE9"/>
    <w:rsid w:val="00F621FF"/>
    <w:rsid w:val="00F631FF"/>
    <w:rsid w:val="00F732A0"/>
    <w:rsid w:val="00F757A5"/>
    <w:rsid w:val="00F82B28"/>
    <w:rsid w:val="00F861C5"/>
    <w:rsid w:val="00F902FB"/>
    <w:rsid w:val="00FA0751"/>
    <w:rsid w:val="00FB62D0"/>
    <w:rsid w:val="00FC7AB0"/>
    <w:rsid w:val="00FD544C"/>
    <w:rsid w:val="00FD765B"/>
    <w:rsid w:val="00FE0774"/>
    <w:rsid w:val="00FF271A"/>
    <w:rsid w:val="00FF4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053B"/>
  </w:style>
  <w:style w:type="paragraph" w:styleId="Heading1">
    <w:name w:val="heading 1"/>
    <w:basedOn w:val="Normal"/>
    <w:next w:val="Normal"/>
    <w:link w:val="Heading1Char"/>
    <w:uiPriority w:val="9"/>
    <w:qFormat/>
    <w:rsid w:val="00C23A3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4F3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4DA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body">
    <w:name w:val="Text body"/>
    <w:basedOn w:val="Normal"/>
    <w:rsid w:val="006B053B"/>
    <w:pPr>
      <w:widowControl w:val="0"/>
      <w:suppressAutoHyphens/>
      <w:autoSpaceDN w:val="0"/>
      <w:spacing w:after="120" w:line="240" w:lineRule="auto"/>
      <w:textAlignment w:val="baseline"/>
    </w:pPr>
    <w:rPr>
      <w:rFonts w:ascii="Times New Roman" w:eastAsia="Andale Sans UI" w:hAnsi="Times New Roman" w:cs="Tahoma"/>
      <w:kern w:val="3"/>
      <w:sz w:val="24"/>
      <w:szCs w:val="24"/>
      <w:lang w:eastAsia="ja-JP" w:bidi="fa-IR"/>
    </w:rPr>
  </w:style>
  <w:style w:type="character" w:customStyle="1" w:styleId="WW-Absatz-Standardschriftart">
    <w:name w:val="WW-Absatz-Standardschriftart"/>
    <w:rsid w:val="006B053B"/>
  </w:style>
  <w:style w:type="paragraph" w:customStyle="1" w:styleId="Standard1">
    <w:name w:val="Standard1"/>
    <w:rsid w:val="00AE5F50"/>
    <w:pPr>
      <w:suppressAutoHyphens/>
      <w:autoSpaceDN w:val="0"/>
      <w:textAlignment w:val="baseline"/>
    </w:pPr>
    <w:rPr>
      <w:rFonts w:ascii="Calibri" w:eastAsia="SimSun" w:hAnsi="Calibri" w:cs="Tahoma"/>
      <w:kern w:val="3"/>
    </w:rPr>
  </w:style>
  <w:style w:type="character" w:customStyle="1" w:styleId="st">
    <w:name w:val="st"/>
    <w:basedOn w:val="DefaultParagraphFont"/>
    <w:rsid w:val="00702256"/>
  </w:style>
  <w:style w:type="character" w:customStyle="1" w:styleId="WW-Absatz-Standardschriftart1111">
    <w:name w:val="WW-Absatz-Standardschriftart1111"/>
    <w:rsid w:val="00702256"/>
  </w:style>
  <w:style w:type="character" w:customStyle="1" w:styleId="WW-Absatz-Standardschriftart111111">
    <w:name w:val="WW-Absatz-Standardschriftart111111"/>
    <w:rsid w:val="004C7E13"/>
  </w:style>
  <w:style w:type="paragraph" w:styleId="BodyText">
    <w:name w:val="Body Text"/>
    <w:basedOn w:val="Normal"/>
    <w:link w:val="BodyTextChar"/>
    <w:rsid w:val="004C7E13"/>
    <w:pPr>
      <w:suppressAutoHyphens/>
      <w:spacing w:after="120" w:line="252" w:lineRule="auto"/>
    </w:pPr>
    <w:rPr>
      <w:rFonts w:ascii="Calibri" w:eastAsia="SimSun" w:hAnsi="Calibri" w:cs="Tahoma"/>
      <w:lang w:val="de-AT" w:eastAsia="ar-SA"/>
    </w:rPr>
  </w:style>
  <w:style w:type="character" w:customStyle="1" w:styleId="BodyTextChar">
    <w:name w:val="Body Text Char"/>
    <w:basedOn w:val="DefaultParagraphFont"/>
    <w:link w:val="BodyText"/>
    <w:rsid w:val="004C7E13"/>
    <w:rPr>
      <w:rFonts w:ascii="Calibri" w:eastAsia="SimSun" w:hAnsi="Calibri" w:cs="Tahoma"/>
      <w:lang w:val="de-AT" w:eastAsia="ar-SA"/>
    </w:rPr>
  </w:style>
  <w:style w:type="character" w:customStyle="1" w:styleId="FootnoteCharacters">
    <w:name w:val="Footnote Characters"/>
    <w:rsid w:val="00C23A3B"/>
    <w:rPr>
      <w:vertAlign w:val="superscript"/>
    </w:rPr>
  </w:style>
  <w:style w:type="character" w:customStyle="1" w:styleId="Funotenzeichen1">
    <w:name w:val="Fußnotenzeichen1"/>
    <w:rsid w:val="00C23A3B"/>
    <w:rPr>
      <w:vertAlign w:val="superscript"/>
    </w:rPr>
  </w:style>
  <w:style w:type="character" w:customStyle="1" w:styleId="WW-Absatz-Standardschriftart111111111111111111">
    <w:name w:val="WW-Absatz-Standardschriftart111111111111111111"/>
    <w:rsid w:val="00C23A3B"/>
  </w:style>
  <w:style w:type="paragraph" w:styleId="FootnoteText">
    <w:name w:val="footnote text"/>
    <w:basedOn w:val="Normal"/>
    <w:link w:val="FootnoteTextChar"/>
    <w:rsid w:val="00C23A3B"/>
    <w:pPr>
      <w:widowControl w:val="0"/>
      <w:suppressLineNumbers/>
      <w:suppressAutoHyphens/>
      <w:spacing w:line="240" w:lineRule="auto"/>
      <w:ind w:left="283" w:hanging="283"/>
    </w:pPr>
    <w:rPr>
      <w:rFonts w:ascii="Times New Roman" w:eastAsia="Andale Sans UI" w:hAnsi="Times New Roman" w:cs="Times New Roman"/>
      <w:kern w:val="1"/>
      <w:sz w:val="20"/>
      <w:szCs w:val="20"/>
      <w:lang w:eastAsia="ar-SA"/>
    </w:rPr>
  </w:style>
  <w:style w:type="character" w:customStyle="1" w:styleId="FootnoteTextChar">
    <w:name w:val="Footnote Text Char"/>
    <w:basedOn w:val="DefaultParagraphFont"/>
    <w:link w:val="FootnoteText"/>
    <w:rsid w:val="00C23A3B"/>
    <w:rPr>
      <w:rFonts w:ascii="Times New Roman" w:eastAsia="Andale Sans UI" w:hAnsi="Times New Roman" w:cs="Times New Roman"/>
      <w:kern w:val="1"/>
      <w:sz w:val="20"/>
      <w:szCs w:val="20"/>
      <w:lang w:eastAsia="ar-SA"/>
    </w:rPr>
  </w:style>
  <w:style w:type="paragraph" w:customStyle="1" w:styleId="Heading20">
    <w:name w:val="Heading (2)"/>
    <w:basedOn w:val="Heading1"/>
    <w:rsid w:val="00C23A3B"/>
    <w:pPr>
      <w:keepLines w:val="0"/>
      <w:widowControl w:val="0"/>
      <w:suppressAutoHyphens/>
      <w:spacing w:after="300" w:line="240" w:lineRule="auto"/>
      <w:ind w:left="706"/>
    </w:pPr>
    <w:rPr>
      <w:rFonts w:ascii="Times New Roman" w:eastAsia="Times New Roman" w:hAnsi="Times New Roman" w:cs="Times New Roman"/>
      <w:color w:val="auto"/>
      <w:kern w:val="1"/>
      <w:sz w:val="24"/>
      <w:szCs w:val="32"/>
      <w:lang w:eastAsia="ar-SA"/>
    </w:rPr>
  </w:style>
  <w:style w:type="character" w:customStyle="1" w:styleId="Heading1Char">
    <w:name w:val="Heading 1 Char"/>
    <w:basedOn w:val="DefaultParagraphFont"/>
    <w:link w:val="Heading1"/>
    <w:uiPriority w:val="9"/>
    <w:rsid w:val="00C23A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WW-Absatz-Standardschriftart1111111111111111111">
    <w:name w:val="WW-Absatz-Standardschriftart1111111111111111111"/>
    <w:rsid w:val="00E721C2"/>
  </w:style>
  <w:style w:type="character" w:styleId="FootnoteReference">
    <w:name w:val="footnote reference"/>
    <w:basedOn w:val="DefaultParagraphFont"/>
    <w:unhideWhenUsed/>
    <w:rsid w:val="00AE6FDD"/>
    <w:rPr>
      <w:vertAlign w:val="superscript"/>
    </w:rPr>
  </w:style>
  <w:style w:type="character" w:customStyle="1" w:styleId="WW-FootnoteCharacters">
    <w:name w:val="WW-Footnote Characters"/>
    <w:rsid w:val="00D21767"/>
    <w:rPr>
      <w:vertAlign w:val="superscript"/>
    </w:rPr>
  </w:style>
  <w:style w:type="character" w:customStyle="1" w:styleId="Absatz-Standardschriftart1">
    <w:name w:val="Absatz-Standardschriftart1"/>
    <w:rsid w:val="00D21767"/>
  </w:style>
  <w:style w:type="character" w:customStyle="1" w:styleId="WW-Absatz-Standardschriftart1">
    <w:name w:val="WW-Absatz-Standardschriftart1"/>
    <w:rsid w:val="00D21767"/>
  </w:style>
  <w:style w:type="paragraph" w:customStyle="1" w:styleId="FootnoteText1">
    <w:name w:val="Footnote Text1"/>
    <w:basedOn w:val="Normal"/>
    <w:rsid w:val="00950414"/>
    <w:pPr>
      <w:widowControl w:val="0"/>
      <w:suppressLineNumbers/>
      <w:suppressAutoHyphens/>
      <w:spacing w:line="100" w:lineRule="atLeast"/>
      <w:ind w:left="339" w:hanging="339"/>
    </w:pPr>
    <w:rPr>
      <w:rFonts w:ascii="Liberation Serif" w:eastAsia="Droid Sans Fallback" w:hAnsi="Liberation Serif" w:cs="FreeSans"/>
      <w:kern w:val="1"/>
      <w:sz w:val="20"/>
      <w:szCs w:val="20"/>
      <w:lang w:eastAsia="hi-IN" w:bidi="hi-IN"/>
    </w:rPr>
  </w:style>
  <w:style w:type="paragraph" w:styleId="ListParagraph">
    <w:name w:val="List Paragraph"/>
    <w:basedOn w:val="Normal"/>
    <w:uiPriority w:val="34"/>
    <w:qFormat/>
    <w:rsid w:val="00B83A4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94F3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4DA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qFormat/>
    <w:rsid w:val="00B77075"/>
    <w:pPr>
      <w:widowControl w:val="0"/>
      <w:suppressLineNumbers/>
      <w:suppressAutoHyphens/>
      <w:spacing w:before="120" w:after="120" w:line="100" w:lineRule="atLeast"/>
    </w:pPr>
    <w:rPr>
      <w:rFonts w:ascii="Times New Roman" w:eastAsia="Andale Sans UI" w:hAnsi="Times New Roman" w:cs="Mangal"/>
      <w:i/>
      <w:iCs/>
      <w:kern w:val="1"/>
      <w:sz w:val="24"/>
      <w:szCs w:val="24"/>
      <w:lang w:eastAsia="fa-IR" w:bidi="fa-IR"/>
    </w:rPr>
  </w:style>
  <w:style w:type="paragraph" w:customStyle="1" w:styleId="TableContents">
    <w:name w:val="Table Contents"/>
    <w:basedOn w:val="Normal"/>
    <w:rsid w:val="00B77075"/>
    <w:pPr>
      <w:widowControl w:val="0"/>
      <w:suppressLineNumbers/>
      <w:suppressAutoHyphens/>
      <w:spacing w:line="100" w:lineRule="atLeast"/>
    </w:pPr>
    <w:rPr>
      <w:rFonts w:ascii="Times New Roman" w:eastAsia="Andale Sans UI" w:hAnsi="Times New Roman" w:cs="Tahoma"/>
      <w:kern w:val="1"/>
      <w:sz w:val="24"/>
      <w:szCs w:val="24"/>
      <w:lang w:eastAsia="fa-IR" w:bidi="fa-IR"/>
    </w:rPr>
  </w:style>
  <w:style w:type="paragraph" w:customStyle="1" w:styleId="Standard">
    <w:name w:val="Standard"/>
    <w:rsid w:val="00B77075"/>
    <w:pPr>
      <w:suppressAutoHyphens/>
      <w:autoSpaceDN w:val="0"/>
      <w:spacing w:after="160" w:line="251" w:lineRule="auto"/>
      <w:textAlignment w:val="baseline"/>
    </w:pPr>
    <w:rPr>
      <w:rFonts w:ascii="Calibri" w:eastAsia="SimSun" w:hAnsi="Calibri" w:cs="Tahoma"/>
      <w:kern w:val="3"/>
      <w:lang w:val="de-AT"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75A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75A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538F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38F1"/>
  </w:style>
  <w:style w:type="paragraph" w:styleId="Footer">
    <w:name w:val="footer"/>
    <w:basedOn w:val="Normal"/>
    <w:link w:val="FooterChar"/>
    <w:uiPriority w:val="99"/>
    <w:unhideWhenUsed/>
    <w:rsid w:val="004538F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38F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053B"/>
  </w:style>
  <w:style w:type="paragraph" w:styleId="Heading1">
    <w:name w:val="heading 1"/>
    <w:basedOn w:val="Normal"/>
    <w:next w:val="Normal"/>
    <w:link w:val="Heading1Char"/>
    <w:uiPriority w:val="9"/>
    <w:qFormat/>
    <w:rsid w:val="00C23A3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4F3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4DA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body">
    <w:name w:val="Text body"/>
    <w:basedOn w:val="Normal"/>
    <w:rsid w:val="006B053B"/>
    <w:pPr>
      <w:widowControl w:val="0"/>
      <w:suppressAutoHyphens/>
      <w:autoSpaceDN w:val="0"/>
      <w:spacing w:after="120" w:line="240" w:lineRule="auto"/>
      <w:textAlignment w:val="baseline"/>
    </w:pPr>
    <w:rPr>
      <w:rFonts w:ascii="Times New Roman" w:eastAsia="Andale Sans UI" w:hAnsi="Times New Roman" w:cs="Tahoma"/>
      <w:kern w:val="3"/>
      <w:sz w:val="24"/>
      <w:szCs w:val="24"/>
      <w:lang w:eastAsia="ja-JP" w:bidi="fa-IR"/>
    </w:rPr>
  </w:style>
  <w:style w:type="character" w:customStyle="1" w:styleId="WW-Absatz-Standardschriftart">
    <w:name w:val="WW-Absatz-Standardschriftart"/>
    <w:rsid w:val="006B053B"/>
  </w:style>
  <w:style w:type="paragraph" w:customStyle="1" w:styleId="Standard1">
    <w:name w:val="Standard1"/>
    <w:rsid w:val="00AE5F50"/>
    <w:pPr>
      <w:suppressAutoHyphens/>
      <w:autoSpaceDN w:val="0"/>
      <w:textAlignment w:val="baseline"/>
    </w:pPr>
    <w:rPr>
      <w:rFonts w:ascii="Calibri" w:eastAsia="SimSun" w:hAnsi="Calibri" w:cs="Tahoma"/>
      <w:kern w:val="3"/>
    </w:rPr>
  </w:style>
  <w:style w:type="character" w:customStyle="1" w:styleId="st">
    <w:name w:val="st"/>
    <w:basedOn w:val="DefaultParagraphFont"/>
    <w:rsid w:val="00702256"/>
  </w:style>
  <w:style w:type="character" w:customStyle="1" w:styleId="WW-Absatz-Standardschriftart1111">
    <w:name w:val="WW-Absatz-Standardschriftart1111"/>
    <w:rsid w:val="00702256"/>
  </w:style>
  <w:style w:type="character" w:customStyle="1" w:styleId="WW-Absatz-Standardschriftart111111">
    <w:name w:val="WW-Absatz-Standardschriftart111111"/>
    <w:rsid w:val="004C7E13"/>
  </w:style>
  <w:style w:type="paragraph" w:styleId="BodyText">
    <w:name w:val="Body Text"/>
    <w:basedOn w:val="Normal"/>
    <w:link w:val="BodyTextChar"/>
    <w:rsid w:val="004C7E13"/>
    <w:pPr>
      <w:suppressAutoHyphens/>
      <w:spacing w:after="120" w:line="252" w:lineRule="auto"/>
    </w:pPr>
    <w:rPr>
      <w:rFonts w:ascii="Calibri" w:eastAsia="SimSun" w:hAnsi="Calibri" w:cs="Tahoma"/>
      <w:lang w:val="de-AT" w:eastAsia="ar-SA"/>
    </w:rPr>
  </w:style>
  <w:style w:type="character" w:customStyle="1" w:styleId="BodyTextChar">
    <w:name w:val="Body Text Char"/>
    <w:basedOn w:val="DefaultParagraphFont"/>
    <w:link w:val="BodyText"/>
    <w:rsid w:val="004C7E13"/>
    <w:rPr>
      <w:rFonts w:ascii="Calibri" w:eastAsia="SimSun" w:hAnsi="Calibri" w:cs="Tahoma"/>
      <w:lang w:val="de-AT" w:eastAsia="ar-SA"/>
    </w:rPr>
  </w:style>
  <w:style w:type="character" w:customStyle="1" w:styleId="FootnoteCharacters">
    <w:name w:val="Footnote Characters"/>
    <w:rsid w:val="00C23A3B"/>
    <w:rPr>
      <w:vertAlign w:val="superscript"/>
    </w:rPr>
  </w:style>
  <w:style w:type="character" w:customStyle="1" w:styleId="Funotenzeichen1">
    <w:name w:val="Fußnotenzeichen1"/>
    <w:rsid w:val="00C23A3B"/>
    <w:rPr>
      <w:vertAlign w:val="superscript"/>
    </w:rPr>
  </w:style>
  <w:style w:type="character" w:customStyle="1" w:styleId="WW-Absatz-Standardschriftart111111111111111111">
    <w:name w:val="WW-Absatz-Standardschriftart111111111111111111"/>
    <w:rsid w:val="00C23A3B"/>
  </w:style>
  <w:style w:type="paragraph" w:styleId="FootnoteText">
    <w:name w:val="footnote text"/>
    <w:basedOn w:val="Normal"/>
    <w:link w:val="FootnoteTextChar"/>
    <w:rsid w:val="00C23A3B"/>
    <w:pPr>
      <w:widowControl w:val="0"/>
      <w:suppressLineNumbers/>
      <w:suppressAutoHyphens/>
      <w:spacing w:line="240" w:lineRule="auto"/>
      <w:ind w:left="283" w:hanging="283"/>
    </w:pPr>
    <w:rPr>
      <w:rFonts w:ascii="Times New Roman" w:eastAsia="Andale Sans UI" w:hAnsi="Times New Roman" w:cs="Times New Roman"/>
      <w:kern w:val="1"/>
      <w:sz w:val="20"/>
      <w:szCs w:val="20"/>
      <w:lang w:eastAsia="ar-SA"/>
    </w:rPr>
  </w:style>
  <w:style w:type="character" w:customStyle="1" w:styleId="FootnoteTextChar">
    <w:name w:val="Footnote Text Char"/>
    <w:basedOn w:val="DefaultParagraphFont"/>
    <w:link w:val="FootnoteText"/>
    <w:rsid w:val="00C23A3B"/>
    <w:rPr>
      <w:rFonts w:ascii="Times New Roman" w:eastAsia="Andale Sans UI" w:hAnsi="Times New Roman" w:cs="Times New Roman"/>
      <w:kern w:val="1"/>
      <w:sz w:val="20"/>
      <w:szCs w:val="20"/>
      <w:lang w:eastAsia="ar-SA"/>
    </w:rPr>
  </w:style>
  <w:style w:type="paragraph" w:customStyle="1" w:styleId="Heading20">
    <w:name w:val="Heading (2)"/>
    <w:basedOn w:val="Heading1"/>
    <w:rsid w:val="00C23A3B"/>
    <w:pPr>
      <w:keepLines w:val="0"/>
      <w:widowControl w:val="0"/>
      <w:suppressAutoHyphens/>
      <w:spacing w:after="300" w:line="240" w:lineRule="auto"/>
      <w:ind w:left="706"/>
    </w:pPr>
    <w:rPr>
      <w:rFonts w:ascii="Times New Roman" w:eastAsia="Times New Roman" w:hAnsi="Times New Roman" w:cs="Times New Roman"/>
      <w:color w:val="auto"/>
      <w:kern w:val="1"/>
      <w:sz w:val="24"/>
      <w:szCs w:val="32"/>
      <w:lang w:eastAsia="ar-SA"/>
    </w:rPr>
  </w:style>
  <w:style w:type="character" w:customStyle="1" w:styleId="Heading1Char">
    <w:name w:val="Heading 1 Char"/>
    <w:basedOn w:val="DefaultParagraphFont"/>
    <w:link w:val="Heading1"/>
    <w:uiPriority w:val="9"/>
    <w:rsid w:val="00C23A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WW-Absatz-Standardschriftart1111111111111111111">
    <w:name w:val="WW-Absatz-Standardschriftart1111111111111111111"/>
    <w:rsid w:val="00E721C2"/>
  </w:style>
  <w:style w:type="character" w:styleId="FootnoteReference">
    <w:name w:val="footnote reference"/>
    <w:basedOn w:val="DefaultParagraphFont"/>
    <w:unhideWhenUsed/>
    <w:rsid w:val="00AE6FDD"/>
    <w:rPr>
      <w:vertAlign w:val="superscript"/>
    </w:rPr>
  </w:style>
  <w:style w:type="character" w:customStyle="1" w:styleId="WW-FootnoteCharacters">
    <w:name w:val="WW-Footnote Characters"/>
    <w:rsid w:val="00D21767"/>
    <w:rPr>
      <w:vertAlign w:val="superscript"/>
    </w:rPr>
  </w:style>
  <w:style w:type="character" w:customStyle="1" w:styleId="Absatz-Standardschriftart1">
    <w:name w:val="Absatz-Standardschriftart1"/>
    <w:rsid w:val="00D21767"/>
  </w:style>
  <w:style w:type="character" w:customStyle="1" w:styleId="WW-Absatz-Standardschriftart1">
    <w:name w:val="WW-Absatz-Standardschriftart1"/>
    <w:rsid w:val="00D21767"/>
  </w:style>
  <w:style w:type="paragraph" w:customStyle="1" w:styleId="FootnoteText1">
    <w:name w:val="Footnote Text1"/>
    <w:basedOn w:val="Normal"/>
    <w:rsid w:val="00950414"/>
    <w:pPr>
      <w:widowControl w:val="0"/>
      <w:suppressLineNumbers/>
      <w:suppressAutoHyphens/>
      <w:spacing w:line="100" w:lineRule="atLeast"/>
      <w:ind w:left="339" w:hanging="339"/>
    </w:pPr>
    <w:rPr>
      <w:rFonts w:ascii="Liberation Serif" w:eastAsia="Droid Sans Fallback" w:hAnsi="Liberation Serif" w:cs="FreeSans"/>
      <w:kern w:val="1"/>
      <w:sz w:val="20"/>
      <w:szCs w:val="20"/>
      <w:lang w:eastAsia="hi-IN" w:bidi="hi-IN"/>
    </w:rPr>
  </w:style>
  <w:style w:type="paragraph" w:styleId="ListParagraph">
    <w:name w:val="List Paragraph"/>
    <w:basedOn w:val="Normal"/>
    <w:uiPriority w:val="34"/>
    <w:qFormat/>
    <w:rsid w:val="00B83A4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94F3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4DA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qFormat/>
    <w:rsid w:val="00B77075"/>
    <w:pPr>
      <w:widowControl w:val="0"/>
      <w:suppressLineNumbers/>
      <w:suppressAutoHyphens/>
      <w:spacing w:before="120" w:after="120" w:line="100" w:lineRule="atLeast"/>
    </w:pPr>
    <w:rPr>
      <w:rFonts w:ascii="Times New Roman" w:eastAsia="Andale Sans UI" w:hAnsi="Times New Roman" w:cs="Mangal"/>
      <w:i/>
      <w:iCs/>
      <w:kern w:val="1"/>
      <w:sz w:val="24"/>
      <w:szCs w:val="24"/>
      <w:lang w:eastAsia="fa-IR" w:bidi="fa-IR"/>
    </w:rPr>
  </w:style>
  <w:style w:type="paragraph" w:customStyle="1" w:styleId="TableContents">
    <w:name w:val="Table Contents"/>
    <w:basedOn w:val="Normal"/>
    <w:rsid w:val="00B77075"/>
    <w:pPr>
      <w:widowControl w:val="0"/>
      <w:suppressLineNumbers/>
      <w:suppressAutoHyphens/>
      <w:spacing w:line="100" w:lineRule="atLeast"/>
    </w:pPr>
    <w:rPr>
      <w:rFonts w:ascii="Times New Roman" w:eastAsia="Andale Sans UI" w:hAnsi="Times New Roman" w:cs="Tahoma"/>
      <w:kern w:val="1"/>
      <w:sz w:val="24"/>
      <w:szCs w:val="24"/>
      <w:lang w:eastAsia="fa-IR" w:bidi="fa-IR"/>
    </w:rPr>
  </w:style>
  <w:style w:type="paragraph" w:customStyle="1" w:styleId="Standard">
    <w:name w:val="Standard"/>
    <w:rsid w:val="00B77075"/>
    <w:pPr>
      <w:suppressAutoHyphens/>
      <w:autoSpaceDN w:val="0"/>
      <w:spacing w:after="160" w:line="251" w:lineRule="auto"/>
      <w:textAlignment w:val="baseline"/>
    </w:pPr>
    <w:rPr>
      <w:rFonts w:ascii="Calibri" w:eastAsia="SimSun" w:hAnsi="Calibri" w:cs="Tahoma"/>
      <w:kern w:val="3"/>
      <w:lang w:val="de-AT"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75A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75A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538F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38F1"/>
  </w:style>
  <w:style w:type="paragraph" w:styleId="Footer">
    <w:name w:val="footer"/>
    <w:basedOn w:val="Normal"/>
    <w:link w:val="FooterChar"/>
    <w:uiPriority w:val="99"/>
    <w:unhideWhenUsed/>
    <w:rsid w:val="004538F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38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10215D5-C7F7-4E84-BA12-26DCAFE257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4</Pages>
  <Words>898</Words>
  <Characters>5121</Characters>
  <Application>Microsoft Office Word</Application>
  <DocSecurity>0</DocSecurity>
  <Lines>42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CAMH</Company>
  <LinksUpToDate>false</LinksUpToDate>
  <CharactersWithSpaces>60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 Neufeld</dc:creator>
  <cp:lastModifiedBy>Maria Neufeld</cp:lastModifiedBy>
  <cp:revision>6</cp:revision>
  <cp:lastPrinted>2018-04-15T20:39:00Z</cp:lastPrinted>
  <dcterms:created xsi:type="dcterms:W3CDTF">2018-01-23T09:41:00Z</dcterms:created>
  <dcterms:modified xsi:type="dcterms:W3CDTF">2019-03-09T23:23:00Z</dcterms:modified>
</cp:coreProperties>
</file>